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73319" w:rsidRDefault="00D73319" w:rsidP="00D73319">
      <w:pPr>
        <w:pStyle w:val="Heading1"/>
      </w:pPr>
      <w:r>
        <w:t>Additional File 1</w:t>
      </w:r>
    </w:p>
    <w:p w:rsidR="00D73319" w:rsidRDefault="00D73319" w:rsidP="00D73319">
      <w:pPr>
        <w:pStyle w:val="Heading1"/>
      </w:pPr>
      <w:r>
        <w:t>Supplementary Information</w:t>
      </w:r>
    </w:p>
    <w:p w:rsidR="00D73319" w:rsidRDefault="00D73319" w:rsidP="00D73319">
      <w:r>
        <w:t xml:space="preserve">Specimens whose gene sequences did not match published sequences with </w:t>
      </w:r>
      <w:r>
        <w:rPr>
          <w:u w:val="single"/>
        </w:rPr>
        <w:t>&gt;</w:t>
      </w:r>
      <w:r>
        <w:t xml:space="preserve">95% identity, but whose closest alignments were to </w:t>
      </w:r>
      <w:r>
        <w:rPr>
          <w:i/>
        </w:rPr>
        <w:t xml:space="preserve">Anopheles </w:t>
      </w:r>
      <w:r>
        <w:t xml:space="preserve">species, were designated “unknown </w:t>
      </w:r>
      <w:r>
        <w:rPr>
          <w:i/>
        </w:rPr>
        <w:t xml:space="preserve">Anopheles </w:t>
      </w:r>
      <w:r>
        <w:t xml:space="preserve">species”. The information below provides a breakdown of </w:t>
      </w:r>
      <w:r>
        <w:t xml:space="preserve">the </w:t>
      </w:r>
      <w:r>
        <w:t xml:space="preserve">species </w:t>
      </w:r>
      <w:r>
        <w:t xml:space="preserve">that </w:t>
      </w:r>
      <w:r>
        <w:t xml:space="preserve">these sequences aligned to </w:t>
      </w:r>
      <w:r>
        <w:t xml:space="preserve">(on </w:t>
      </w:r>
      <w:r>
        <w:t>National Center for Biotechnology Information nucleotide</w:t>
      </w:r>
      <w:r>
        <w:t xml:space="preserve"> database) </w:t>
      </w:r>
      <w:r>
        <w:t xml:space="preserve">at identity levels below that accepted to represent within-species variation. </w:t>
      </w:r>
    </w:p>
    <w:p w:rsidR="00D73319" w:rsidRPr="00647655" w:rsidRDefault="00D73319" w:rsidP="00D73319"/>
    <w:p w:rsidR="00D73319" w:rsidRPr="007B578E" w:rsidRDefault="00D73319" w:rsidP="00D73319">
      <w:pPr>
        <w:rPr>
          <w:i/>
        </w:rPr>
      </w:pPr>
      <w:r>
        <w:rPr>
          <w:rStyle w:val="Heading2Char"/>
        </w:rPr>
        <w:t>COI sequences</w:t>
      </w:r>
      <w:r w:rsidRPr="007B578E">
        <w:rPr>
          <w:rStyle w:val="Heading2Char"/>
        </w:rPr>
        <w:t>: unknown Anopheles species</w:t>
      </w:r>
      <w:r>
        <w:rPr>
          <w:rStyle w:val="Heading2Char"/>
        </w:rPr>
        <w:t xml:space="preserve"> (n=163)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1980"/>
        <w:gridCol w:w="1984"/>
        <w:gridCol w:w="2694"/>
        <w:gridCol w:w="2409"/>
      </w:tblGrid>
      <w:tr w:rsidR="00D73319" w:rsidTr="000979DE">
        <w:tc>
          <w:tcPr>
            <w:tcW w:w="198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bottom"/>
          </w:tcPr>
          <w:p w:rsidR="00D73319" w:rsidRPr="007B578E" w:rsidRDefault="00D73319" w:rsidP="000979DE">
            <w:pPr>
              <w:jc w:val="center"/>
              <w:rPr>
                <w:b/>
              </w:rPr>
            </w:pPr>
            <w:r w:rsidRPr="007B578E">
              <w:rPr>
                <w:b/>
              </w:rPr>
              <w:t>Species category</w:t>
            </w:r>
          </w:p>
        </w:tc>
        <w:tc>
          <w:tcPr>
            <w:tcW w:w="4678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bottom"/>
          </w:tcPr>
          <w:p w:rsidR="00D73319" w:rsidRPr="007B578E" w:rsidRDefault="00D73319" w:rsidP="000979DE">
            <w:pPr>
              <w:jc w:val="center"/>
              <w:rPr>
                <w:b/>
              </w:rPr>
            </w:pPr>
            <w:r w:rsidRPr="007B578E">
              <w:rPr>
                <w:b/>
              </w:rPr>
              <w:t>Description</w:t>
            </w:r>
            <w:r>
              <w:rPr>
                <w:b/>
              </w:rPr>
              <w:t xml:space="preserve"> </w:t>
            </w:r>
            <w:r w:rsidRPr="0070670A">
              <w:t>(incl. refs if appropriate)</w:t>
            </w:r>
          </w:p>
        </w:tc>
        <w:tc>
          <w:tcPr>
            <w:tcW w:w="2409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bottom"/>
          </w:tcPr>
          <w:p w:rsidR="00D73319" w:rsidRPr="007B578E" w:rsidRDefault="00D73319" w:rsidP="000979DE">
            <w:pPr>
              <w:jc w:val="center"/>
              <w:rPr>
                <w:b/>
                <w:i/>
              </w:rPr>
            </w:pPr>
            <w:r w:rsidRPr="007B578E">
              <w:rPr>
                <w:b/>
              </w:rPr>
              <w:t xml:space="preserve">Number of haplotypes (individuals); </w:t>
            </w:r>
            <w:r>
              <w:rPr>
                <w:b/>
              </w:rPr>
              <w:br/>
              <w:t>p</w:t>
            </w:r>
            <w:r w:rsidRPr="007B578E">
              <w:rPr>
                <w:b/>
              </w:rPr>
              <w:t>roportion</w:t>
            </w:r>
          </w:p>
        </w:tc>
      </w:tr>
      <w:tr w:rsidR="00D73319" w:rsidTr="000979DE">
        <w:tc>
          <w:tcPr>
            <w:tcW w:w="1980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D73319" w:rsidRDefault="00D73319" w:rsidP="000979DE">
            <w:pPr>
              <w:jc w:val="center"/>
            </w:pPr>
            <w:r>
              <w:t>Sympatric species (&lt;95% identity)</w:t>
            </w:r>
          </w:p>
        </w:tc>
        <w:tc>
          <w:tcPr>
            <w:tcW w:w="1984" w:type="dxa"/>
            <w:tcBorders>
              <w:top w:val="single" w:sz="12" w:space="0" w:color="auto"/>
            </w:tcBorders>
            <w:vAlign w:val="center"/>
          </w:tcPr>
          <w:p w:rsidR="00D73319" w:rsidRDefault="00D73319" w:rsidP="000979DE">
            <w:r>
              <w:t>Anopheline species known to occur in the Afrotropical region</w:t>
            </w:r>
          </w:p>
        </w:tc>
        <w:tc>
          <w:tcPr>
            <w:tcW w:w="2694" w:type="dxa"/>
            <w:tcBorders>
              <w:top w:val="single" w:sz="12" w:space="0" w:color="auto"/>
            </w:tcBorders>
            <w:vAlign w:val="center"/>
          </w:tcPr>
          <w:p w:rsidR="00D73319" w:rsidRDefault="00D73319" w:rsidP="00D73319">
            <w:r>
              <w:rPr>
                <w:i/>
              </w:rPr>
              <w:t>An. species 1</w:t>
            </w:r>
            <w:r>
              <w:t xml:space="preserve"> </w:t>
            </w:r>
            <w:r>
              <w:fldChar w:fldCharType="begin">
                <w:fldData xml:space="preserve">PEVuZE5vdGU+PENpdGU+PEF1dGhvcj5CYW5kaWJhYm9uZTwvQXV0aG9yPjxZZWFyPjIwMTg8L1ll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W5kaWJhYm9uZTwvQXV0aG9yPjxZZWFyPjIwMTg8L1ll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, 2]</w:t>
            </w:r>
            <w:r>
              <w:fldChar w:fldCharType="end"/>
            </w:r>
            <w:r>
              <w:rPr>
                <w:i/>
              </w:rPr>
              <w:t xml:space="preserve">; </w:t>
            </w:r>
            <w:r>
              <w:rPr>
                <w:i/>
              </w:rPr>
              <w:br/>
              <w:t>An. species 7</w:t>
            </w:r>
            <w:r>
              <w:t xml:space="preserve"> </w:t>
            </w:r>
            <w:r>
              <w:fldChar w:fldCharType="begin">
                <w:fldData xml:space="preserve">PEVuZE5vdGU+PENpdGU+PEF1dGhvcj5TdCBMYXVyZW50PC9BdXRob3I+PFllYXI+MjAxNjwvWWVh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CBMYXVyZW50PC9BdXRob3I+PFllYXI+MjAxNjwvWWVh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  <w:r>
              <w:t xml:space="preserve">; </w:t>
            </w:r>
            <w:r>
              <w:br/>
            </w:r>
            <w:r>
              <w:rPr>
                <w:i/>
              </w:rPr>
              <w:t xml:space="preserve">An. coustani </w:t>
            </w:r>
            <w:r>
              <w:t xml:space="preserve">group </w:t>
            </w:r>
            <w:r>
              <w:br/>
              <w:t xml:space="preserve">   (see designation in text);</w:t>
            </w:r>
            <w:r>
              <w:br/>
            </w:r>
            <w:r>
              <w:rPr>
                <w:i/>
              </w:rPr>
              <w:t xml:space="preserve">An. gambiae </w:t>
            </w:r>
            <w:r>
              <w:t xml:space="preserve">s.l.; </w:t>
            </w:r>
            <w:r>
              <w:br/>
            </w:r>
            <w:r>
              <w:rPr>
                <w:i/>
              </w:rPr>
              <w:t>An. squamosus</w:t>
            </w:r>
          </w:p>
        </w:tc>
        <w:tc>
          <w:tcPr>
            <w:tcW w:w="2409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D73319" w:rsidRDefault="00D73319" w:rsidP="000979DE">
            <w:pPr>
              <w:jc w:val="center"/>
            </w:pPr>
            <w:r>
              <w:t>21 (22); 13%</w:t>
            </w:r>
          </w:p>
        </w:tc>
      </w:tr>
      <w:tr w:rsidR="00D73319" w:rsidTr="000979DE">
        <w:tc>
          <w:tcPr>
            <w:tcW w:w="1980" w:type="dxa"/>
            <w:tcBorders>
              <w:left w:val="single" w:sz="12" w:space="0" w:color="auto"/>
            </w:tcBorders>
            <w:vAlign w:val="center"/>
          </w:tcPr>
          <w:p w:rsidR="00D73319" w:rsidRDefault="00D73319" w:rsidP="000979DE">
            <w:pPr>
              <w:jc w:val="center"/>
            </w:pPr>
            <w:r>
              <w:t>Allopatric species (&lt;95% identity)</w:t>
            </w:r>
          </w:p>
        </w:tc>
        <w:tc>
          <w:tcPr>
            <w:tcW w:w="4678" w:type="dxa"/>
            <w:gridSpan w:val="2"/>
            <w:vAlign w:val="center"/>
          </w:tcPr>
          <w:p w:rsidR="00D73319" w:rsidRDefault="00D73319" w:rsidP="000979DE">
            <w:pPr>
              <w:jc w:val="center"/>
            </w:pPr>
            <w:r>
              <w:t>A</w:t>
            </w:r>
            <w:r w:rsidRPr="00282CB6">
              <w:t xml:space="preserve">nopheline species </w:t>
            </w:r>
            <w:r w:rsidRPr="0070670A">
              <w:rPr>
                <w:i/>
              </w:rPr>
              <w:t>not</w:t>
            </w:r>
            <w:r w:rsidRPr="00282CB6">
              <w:t xml:space="preserve"> known </w:t>
            </w:r>
            <w:r>
              <w:br/>
            </w:r>
            <w:r w:rsidRPr="00282CB6">
              <w:t>to</w:t>
            </w:r>
            <w:r>
              <w:t xml:space="preserve"> occur</w:t>
            </w:r>
            <w:r w:rsidRPr="00282CB6">
              <w:t xml:space="preserve"> in Afrotropical region</w:t>
            </w:r>
          </w:p>
        </w:tc>
        <w:tc>
          <w:tcPr>
            <w:tcW w:w="2409" w:type="dxa"/>
            <w:tcBorders>
              <w:right w:val="single" w:sz="12" w:space="0" w:color="auto"/>
            </w:tcBorders>
            <w:vAlign w:val="center"/>
          </w:tcPr>
          <w:p w:rsidR="00D73319" w:rsidRDefault="00D73319" w:rsidP="000979DE">
            <w:pPr>
              <w:jc w:val="center"/>
            </w:pPr>
            <w:r>
              <w:t>30 (114); 70%</w:t>
            </w:r>
          </w:p>
        </w:tc>
      </w:tr>
      <w:tr w:rsidR="00D73319" w:rsidTr="000979DE">
        <w:tc>
          <w:tcPr>
            <w:tcW w:w="1980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D73319" w:rsidRDefault="00D73319" w:rsidP="000979DE">
            <w:pPr>
              <w:jc w:val="center"/>
            </w:pPr>
            <w:r>
              <w:t>Allopatric and sympatric species</w:t>
            </w:r>
          </w:p>
        </w:tc>
        <w:tc>
          <w:tcPr>
            <w:tcW w:w="4678" w:type="dxa"/>
            <w:gridSpan w:val="2"/>
            <w:tcBorders>
              <w:bottom w:val="single" w:sz="12" w:space="0" w:color="auto"/>
            </w:tcBorders>
            <w:vAlign w:val="center"/>
          </w:tcPr>
          <w:p w:rsidR="00D73319" w:rsidRDefault="00D73319" w:rsidP="000979DE">
            <w:pPr>
              <w:jc w:val="center"/>
            </w:pPr>
            <w:r>
              <w:t>Equal similarity (&lt;95%) to both species categories</w:t>
            </w:r>
          </w:p>
        </w:tc>
        <w:tc>
          <w:tcPr>
            <w:tcW w:w="2409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D73319" w:rsidRDefault="00D73319" w:rsidP="000979DE">
            <w:pPr>
              <w:jc w:val="center"/>
            </w:pPr>
            <w:r>
              <w:t>20 (27); 17%</w:t>
            </w:r>
          </w:p>
        </w:tc>
      </w:tr>
    </w:tbl>
    <w:p w:rsidR="00D73319" w:rsidRDefault="00D73319" w:rsidP="00D73319">
      <w:pPr>
        <w:rPr>
          <w:i/>
        </w:rPr>
      </w:pPr>
    </w:p>
    <w:p w:rsidR="00D73319" w:rsidRDefault="00D73319" w:rsidP="00D73319">
      <w:pPr>
        <w:rPr>
          <w:i/>
        </w:rPr>
      </w:pPr>
      <w:bookmarkStart w:id="0" w:name="_GoBack"/>
      <w:bookmarkEnd w:id="0"/>
    </w:p>
    <w:p w:rsidR="00D73319" w:rsidRDefault="00D73319" w:rsidP="00D73319">
      <w:pPr>
        <w:rPr>
          <w:i/>
        </w:rPr>
      </w:pPr>
    </w:p>
    <w:p w:rsidR="00D73319" w:rsidRDefault="00D73319" w:rsidP="00D73319">
      <w:pPr>
        <w:rPr>
          <w:i/>
        </w:rPr>
      </w:pPr>
    </w:p>
    <w:p w:rsidR="00D73319" w:rsidRDefault="00D73319" w:rsidP="00D73319">
      <w:pPr>
        <w:rPr>
          <w:i/>
        </w:rPr>
      </w:pPr>
    </w:p>
    <w:p w:rsidR="00D73319" w:rsidRDefault="00D73319" w:rsidP="00D73319">
      <w:pPr>
        <w:rPr>
          <w:i/>
        </w:rPr>
      </w:pPr>
    </w:p>
    <w:p w:rsidR="00D73319" w:rsidRDefault="00D73319" w:rsidP="00D73319">
      <w:pPr>
        <w:rPr>
          <w:i/>
        </w:rPr>
      </w:pPr>
    </w:p>
    <w:p w:rsidR="00D73319" w:rsidRDefault="00D73319" w:rsidP="00D73319">
      <w:pPr>
        <w:rPr>
          <w:i/>
        </w:rPr>
      </w:pPr>
    </w:p>
    <w:p w:rsidR="00D73319" w:rsidRDefault="00D73319" w:rsidP="00D73319">
      <w:pPr>
        <w:rPr>
          <w:i/>
        </w:rPr>
      </w:pPr>
    </w:p>
    <w:p w:rsidR="00D73319" w:rsidRDefault="00D73319" w:rsidP="00D73319">
      <w:pPr>
        <w:rPr>
          <w:i/>
        </w:rPr>
      </w:pPr>
    </w:p>
    <w:p w:rsidR="00D73319" w:rsidRDefault="00D73319" w:rsidP="00D73319">
      <w:pPr>
        <w:rPr>
          <w:i/>
        </w:rPr>
      </w:pPr>
    </w:p>
    <w:p w:rsidR="00D73319" w:rsidRDefault="00D73319" w:rsidP="00D73319">
      <w:pPr>
        <w:rPr>
          <w:i/>
        </w:rPr>
      </w:pPr>
    </w:p>
    <w:p w:rsidR="00D73319" w:rsidRDefault="00D73319" w:rsidP="00D73319">
      <w:pPr>
        <w:rPr>
          <w:i/>
        </w:rPr>
      </w:pPr>
    </w:p>
    <w:p w:rsidR="00D73319" w:rsidRDefault="00D73319" w:rsidP="00D73319">
      <w:pPr>
        <w:rPr>
          <w:rStyle w:val="Heading2Char"/>
        </w:rPr>
      </w:pPr>
      <w:r>
        <w:rPr>
          <w:i/>
        </w:rPr>
        <w:lastRenderedPageBreak/>
        <w:br/>
      </w:r>
      <w:r>
        <w:rPr>
          <w:rStyle w:val="Heading2Char"/>
        </w:rPr>
        <w:t>ITS2 sequences: u</w:t>
      </w:r>
      <w:r w:rsidRPr="00461543">
        <w:rPr>
          <w:rStyle w:val="Heading2Char"/>
        </w:rPr>
        <w:t xml:space="preserve">nknown </w:t>
      </w:r>
      <w:r w:rsidRPr="00647655">
        <w:rPr>
          <w:rStyle w:val="Heading2Char"/>
          <w:i/>
        </w:rPr>
        <w:t>Anopheles</w:t>
      </w:r>
      <w:r w:rsidRPr="00461543">
        <w:rPr>
          <w:rStyle w:val="Heading2Char"/>
        </w:rPr>
        <w:t xml:space="preserve"> species</w:t>
      </w:r>
      <w:r>
        <w:rPr>
          <w:rStyle w:val="Heading2Char"/>
        </w:rPr>
        <w:t xml:space="preserve"> (n=52)</w:t>
      </w:r>
    </w:p>
    <w:tbl>
      <w:tblPr>
        <w:tblStyle w:val="TableGrid"/>
        <w:tblW w:w="9057" w:type="dxa"/>
        <w:tblLook w:val="04A0" w:firstRow="1" w:lastRow="0" w:firstColumn="1" w:lastColumn="0" w:noHBand="0" w:noVBand="1"/>
      </w:tblPr>
      <w:tblGrid>
        <w:gridCol w:w="1980"/>
        <w:gridCol w:w="2400"/>
        <w:gridCol w:w="2693"/>
        <w:gridCol w:w="1984"/>
      </w:tblGrid>
      <w:tr w:rsidR="00D73319" w:rsidTr="000979DE">
        <w:tc>
          <w:tcPr>
            <w:tcW w:w="198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bottom"/>
          </w:tcPr>
          <w:p w:rsidR="00D73319" w:rsidRPr="007B578E" w:rsidRDefault="00D73319" w:rsidP="000979DE">
            <w:pPr>
              <w:jc w:val="center"/>
              <w:rPr>
                <w:b/>
              </w:rPr>
            </w:pPr>
            <w:r w:rsidRPr="007B578E">
              <w:rPr>
                <w:b/>
              </w:rPr>
              <w:t>Species category</w:t>
            </w:r>
          </w:p>
        </w:tc>
        <w:tc>
          <w:tcPr>
            <w:tcW w:w="5093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bottom"/>
          </w:tcPr>
          <w:p w:rsidR="00D73319" w:rsidRPr="007B578E" w:rsidRDefault="00D73319" w:rsidP="000979DE">
            <w:pPr>
              <w:jc w:val="center"/>
              <w:rPr>
                <w:b/>
              </w:rPr>
            </w:pPr>
            <w:r w:rsidRPr="007B578E">
              <w:rPr>
                <w:b/>
              </w:rPr>
              <w:t>Description</w:t>
            </w:r>
            <w:r>
              <w:rPr>
                <w:b/>
              </w:rPr>
              <w:t xml:space="preserve"> </w:t>
            </w:r>
            <w:r w:rsidRPr="0070670A">
              <w:t>(incl. refs if appropriate)</w:t>
            </w:r>
          </w:p>
        </w:tc>
        <w:tc>
          <w:tcPr>
            <w:tcW w:w="1984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bottom"/>
          </w:tcPr>
          <w:p w:rsidR="00D73319" w:rsidRPr="007B578E" w:rsidRDefault="00D73319" w:rsidP="000979DE">
            <w:pPr>
              <w:jc w:val="center"/>
              <w:rPr>
                <w:b/>
                <w:i/>
              </w:rPr>
            </w:pPr>
            <w:r w:rsidRPr="007B578E">
              <w:rPr>
                <w:b/>
              </w:rPr>
              <w:t xml:space="preserve">Number individuals; </w:t>
            </w:r>
            <w:r>
              <w:rPr>
                <w:b/>
              </w:rPr>
              <w:br/>
              <w:t>p</w:t>
            </w:r>
            <w:r w:rsidRPr="007B578E">
              <w:rPr>
                <w:b/>
              </w:rPr>
              <w:t>roportion</w:t>
            </w:r>
          </w:p>
        </w:tc>
      </w:tr>
      <w:tr w:rsidR="00D73319" w:rsidTr="000979DE">
        <w:tc>
          <w:tcPr>
            <w:tcW w:w="1980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</w:tcBorders>
            <w:vAlign w:val="center"/>
          </w:tcPr>
          <w:p w:rsidR="00D73319" w:rsidRPr="008A7100" w:rsidRDefault="00D73319" w:rsidP="000979DE">
            <w:pPr>
              <w:jc w:val="center"/>
            </w:pPr>
            <w:r>
              <w:t>Sympatric species (&gt;95% identity)</w:t>
            </w:r>
          </w:p>
        </w:tc>
        <w:tc>
          <w:tcPr>
            <w:tcW w:w="240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D73319" w:rsidRPr="008A7100" w:rsidRDefault="00D73319" w:rsidP="000979DE">
            <w:r>
              <w:t>Above-threshold match to anopheline species known to occur in Afrotropical region, without COI sequence</w:t>
            </w:r>
          </w:p>
        </w:tc>
        <w:tc>
          <w:tcPr>
            <w:tcW w:w="2693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D73319" w:rsidRDefault="00D73319" w:rsidP="000979DE">
            <w:pPr>
              <w:rPr>
                <w:i/>
              </w:rPr>
            </w:pPr>
            <w:r>
              <w:rPr>
                <w:i/>
              </w:rPr>
              <w:t xml:space="preserve">An. pharoensis; </w:t>
            </w:r>
          </w:p>
          <w:p w:rsidR="00D73319" w:rsidRPr="008A7100" w:rsidRDefault="00D73319" w:rsidP="00D73319">
            <w:pPr>
              <w:rPr>
                <w:i/>
              </w:rPr>
            </w:pPr>
            <w:r>
              <w:rPr>
                <w:i/>
              </w:rPr>
              <w:t xml:space="preserve">An. species 16 </w:t>
            </w:r>
            <w:r>
              <w:fldChar w:fldCharType="begin">
                <w:fldData xml:space="preserve">PEVuZE5vdGU+PENpdGU+PEF1dGhvcj5TdCBMYXVyZW50PC9BdXRob3I+PFllYXI+MjAxNjwvWWVh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CBMYXVyZW50PC9BdXRob3I+PFllYXI+MjAxNjwvWWVh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  <w:tc>
          <w:tcPr>
            <w:tcW w:w="1984" w:type="dxa"/>
            <w:tcBorders>
              <w:top w:val="single" w:sz="12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:rsidR="00D73319" w:rsidRPr="008A7100" w:rsidRDefault="00D73319" w:rsidP="000979DE">
            <w:pPr>
              <w:jc w:val="center"/>
            </w:pPr>
            <w:r>
              <w:t>3; 6%</w:t>
            </w:r>
          </w:p>
        </w:tc>
      </w:tr>
      <w:tr w:rsidR="00D73319" w:rsidTr="000979DE">
        <w:tc>
          <w:tcPr>
            <w:tcW w:w="1980" w:type="dxa"/>
            <w:tcBorders>
              <w:top w:val="single" w:sz="4" w:space="0" w:color="auto"/>
              <w:left w:val="single" w:sz="12" w:space="0" w:color="auto"/>
            </w:tcBorders>
            <w:vAlign w:val="center"/>
          </w:tcPr>
          <w:p w:rsidR="00D73319" w:rsidRDefault="00D73319" w:rsidP="000979DE">
            <w:pPr>
              <w:jc w:val="center"/>
            </w:pPr>
            <w:r>
              <w:t>Sympatric species (90-95% identity)</w:t>
            </w:r>
          </w:p>
        </w:tc>
        <w:tc>
          <w:tcPr>
            <w:tcW w:w="2400" w:type="dxa"/>
            <w:tcBorders>
              <w:top w:val="single" w:sz="4" w:space="0" w:color="auto"/>
            </w:tcBorders>
            <w:vAlign w:val="center"/>
          </w:tcPr>
          <w:p w:rsidR="00D73319" w:rsidRDefault="00D73319" w:rsidP="000979DE">
            <w:r>
              <w:t>Anopheline species known to occur in the Afrotropical region</w:t>
            </w:r>
          </w:p>
        </w:tc>
        <w:tc>
          <w:tcPr>
            <w:tcW w:w="2693" w:type="dxa"/>
            <w:tcBorders>
              <w:top w:val="single" w:sz="4" w:space="0" w:color="auto"/>
            </w:tcBorders>
          </w:tcPr>
          <w:p w:rsidR="00D73319" w:rsidRDefault="00D73319" w:rsidP="000979DE">
            <w:pPr>
              <w:rPr>
                <w:i/>
              </w:rPr>
            </w:pPr>
            <w:r>
              <w:rPr>
                <w:i/>
              </w:rPr>
              <w:t>An. c.f. coustani 1</w:t>
            </w:r>
            <w:r w:rsidRPr="00150835">
              <w:t xml:space="preserve"> </w:t>
            </w:r>
            <w:r w:rsidRPr="00150835">
              <w:fldChar w:fldCharType="begin">
                <w:fldData xml:space="preserve">PEVuZE5vdGU+PENpdGU+PEF1dGhvcj5Mb2JvPC9BdXRob3I+PFllYXI+MjAxNTwvWWVhcj48UmVj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b2JvPC9BdXRob3I+PFllYXI+MjAxNTwvWWVhcj48UmVj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50835">
              <w:fldChar w:fldCharType="separate"/>
            </w:r>
            <w:r>
              <w:rPr>
                <w:noProof/>
              </w:rPr>
              <w:t>[4]</w:t>
            </w:r>
            <w:r w:rsidRPr="00150835">
              <w:fldChar w:fldCharType="end"/>
            </w:r>
            <w:r w:rsidRPr="00150835">
              <w:t>;</w:t>
            </w:r>
            <w:r w:rsidRPr="00150835">
              <w:br/>
            </w:r>
            <w:r>
              <w:rPr>
                <w:i/>
              </w:rPr>
              <w:t>An. pharoensis;</w:t>
            </w:r>
          </w:p>
          <w:p w:rsidR="00D73319" w:rsidRPr="007B578E" w:rsidRDefault="00D73319" w:rsidP="00D73319">
            <w:r>
              <w:rPr>
                <w:i/>
              </w:rPr>
              <w:t xml:space="preserve">An. species 16 </w:t>
            </w:r>
            <w:r>
              <w:fldChar w:fldCharType="begin">
                <w:fldData xml:space="preserve">PEVuZE5vdGU+PENpdGU+PEF1dGhvcj5TdCBMYXVyZW50PC9BdXRob3I+PFllYXI+MjAxNjwvWWVh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CBMYXVyZW50PC9BdXRob3I+PFllYXI+MjAxNjwvWWVh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  <w:tc>
          <w:tcPr>
            <w:tcW w:w="1984" w:type="dxa"/>
            <w:tcBorders>
              <w:top w:val="single" w:sz="4" w:space="0" w:color="auto"/>
              <w:right w:val="single" w:sz="12" w:space="0" w:color="auto"/>
            </w:tcBorders>
            <w:vAlign w:val="center"/>
          </w:tcPr>
          <w:p w:rsidR="00D73319" w:rsidRDefault="00D73319" w:rsidP="000979DE">
            <w:pPr>
              <w:jc w:val="center"/>
            </w:pPr>
            <w:r>
              <w:t>10; 19%</w:t>
            </w:r>
          </w:p>
        </w:tc>
      </w:tr>
      <w:tr w:rsidR="00D73319" w:rsidTr="000979DE">
        <w:tc>
          <w:tcPr>
            <w:tcW w:w="1980" w:type="dxa"/>
            <w:tcBorders>
              <w:left w:val="single" w:sz="12" w:space="0" w:color="auto"/>
            </w:tcBorders>
            <w:vAlign w:val="center"/>
          </w:tcPr>
          <w:p w:rsidR="00D73319" w:rsidRDefault="00D73319" w:rsidP="000979DE">
            <w:pPr>
              <w:jc w:val="center"/>
            </w:pPr>
            <w:r>
              <w:t>Sympatric species (&lt;90% identity)</w:t>
            </w:r>
          </w:p>
        </w:tc>
        <w:tc>
          <w:tcPr>
            <w:tcW w:w="2400" w:type="dxa"/>
            <w:vAlign w:val="center"/>
          </w:tcPr>
          <w:p w:rsidR="00D73319" w:rsidRDefault="00D73319" w:rsidP="000979DE">
            <w:r>
              <w:t>A</w:t>
            </w:r>
            <w:r w:rsidRPr="00282CB6">
              <w:t xml:space="preserve">nopheline species known to </w:t>
            </w:r>
            <w:r>
              <w:t>occur</w:t>
            </w:r>
            <w:r w:rsidRPr="00282CB6">
              <w:t xml:space="preserve"> in </w:t>
            </w:r>
            <w:r>
              <w:t xml:space="preserve">the </w:t>
            </w:r>
            <w:r w:rsidRPr="00282CB6">
              <w:t>Afrotropical region</w:t>
            </w:r>
          </w:p>
        </w:tc>
        <w:tc>
          <w:tcPr>
            <w:tcW w:w="2693" w:type="dxa"/>
            <w:vAlign w:val="center"/>
          </w:tcPr>
          <w:p w:rsidR="00D73319" w:rsidRDefault="00D73319" w:rsidP="000979DE">
            <w:pPr>
              <w:rPr>
                <w:i/>
              </w:rPr>
            </w:pPr>
            <w:r>
              <w:rPr>
                <w:i/>
              </w:rPr>
              <w:t xml:space="preserve">An. coustani </w:t>
            </w:r>
            <w:r w:rsidRPr="00E8203F">
              <w:t>s.s</w:t>
            </w:r>
            <w:r>
              <w:rPr>
                <w:i/>
              </w:rPr>
              <w:t>.;</w:t>
            </w:r>
          </w:p>
          <w:p w:rsidR="00D73319" w:rsidRDefault="00D73319" w:rsidP="000979DE">
            <w:pPr>
              <w:rPr>
                <w:i/>
              </w:rPr>
            </w:pPr>
            <w:r>
              <w:rPr>
                <w:i/>
              </w:rPr>
              <w:t>An. mascarensis;</w:t>
            </w:r>
          </w:p>
          <w:p w:rsidR="00D73319" w:rsidRDefault="00D73319" w:rsidP="000979DE">
            <w:pPr>
              <w:rPr>
                <w:i/>
              </w:rPr>
            </w:pPr>
            <w:r>
              <w:rPr>
                <w:i/>
              </w:rPr>
              <w:t>An. moucheti;</w:t>
            </w:r>
          </w:p>
          <w:p w:rsidR="00D73319" w:rsidRDefault="00D73319" w:rsidP="000979DE">
            <w:r>
              <w:rPr>
                <w:i/>
              </w:rPr>
              <w:t xml:space="preserve">An. species 6 </w:t>
            </w:r>
            <w:r>
              <w:fldChar w:fldCharType="begin">
                <w:fldData xml:space="preserve">PEVuZE5vdGU+PENpdGU+PEF1dGhvcj5TdCBMYXVyZW50PC9BdXRob3I+PFllYXI+MjAxNjwvWWVh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CBMYXVyZW50PC9BdXRob3I+PFllYXI+MjAxNjwvWWVh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  <w:r>
              <w:t>;</w:t>
            </w:r>
          </w:p>
          <w:p w:rsidR="00D73319" w:rsidRDefault="00D73319" w:rsidP="000979DE">
            <w:r>
              <w:rPr>
                <w:i/>
              </w:rPr>
              <w:t xml:space="preserve">An. species 7 </w:t>
            </w:r>
            <w:r>
              <w:fldChar w:fldCharType="begin">
                <w:fldData xml:space="preserve">PEVuZE5vdGU+PENpdGU+PEF1dGhvcj5TdCBMYXVyZW50PC9BdXRob3I+PFllYXI+MjAxNjwvWWVh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CBMYXVyZW50PC9BdXRob3I+PFllYXI+MjAxNjwvWWVh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  <w:r>
              <w:t>;</w:t>
            </w:r>
          </w:p>
          <w:p w:rsidR="00D73319" w:rsidRDefault="00D73319" w:rsidP="000979DE">
            <w:r>
              <w:rPr>
                <w:i/>
              </w:rPr>
              <w:t xml:space="preserve">An. species 9 </w:t>
            </w:r>
            <w:r>
              <w:fldChar w:fldCharType="begin">
                <w:fldData xml:space="preserve">PEVuZE5vdGU+PENpdGU+PEF1dGhvcj5TdCBMYXVyZW50PC9BdXRob3I+PFllYXI+MjAxNjwvWWVh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CBMYXVyZW50PC9BdXRob3I+PFllYXI+MjAxNjwvWWVh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  <w:r>
              <w:t>;</w:t>
            </w:r>
          </w:p>
          <w:p w:rsidR="00D73319" w:rsidRDefault="00D73319" w:rsidP="000979DE">
            <w:r>
              <w:rPr>
                <w:i/>
              </w:rPr>
              <w:t xml:space="preserve">An. species 11 </w:t>
            </w:r>
            <w:r>
              <w:fldChar w:fldCharType="begin">
                <w:fldData xml:space="preserve">PEVuZE5vdGU+PENpdGU+PEF1dGhvcj5TdCBMYXVyZW50PC9BdXRob3I+PFllYXI+MjAxNjwvWWVh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CBMYXVyZW50PC9BdXRob3I+PFllYXI+MjAxNjwvWWVh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  <w:r>
              <w:t>;</w:t>
            </w:r>
          </w:p>
          <w:p w:rsidR="00D73319" w:rsidRPr="009C2ACF" w:rsidRDefault="00D73319" w:rsidP="000979DE">
            <w:pPr>
              <w:rPr>
                <w:i/>
              </w:rPr>
            </w:pPr>
            <w:r w:rsidRPr="009C2ACF">
              <w:rPr>
                <w:i/>
              </w:rPr>
              <w:t>An. theileri</w:t>
            </w:r>
          </w:p>
        </w:tc>
        <w:tc>
          <w:tcPr>
            <w:tcW w:w="1984" w:type="dxa"/>
            <w:tcBorders>
              <w:right w:val="single" w:sz="12" w:space="0" w:color="auto"/>
            </w:tcBorders>
            <w:vAlign w:val="center"/>
          </w:tcPr>
          <w:p w:rsidR="00D73319" w:rsidRDefault="00D73319" w:rsidP="000979DE">
            <w:pPr>
              <w:jc w:val="center"/>
            </w:pPr>
            <w:r>
              <w:t>37; 71%</w:t>
            </w:r>
          </w:p>
        </w:tc>
      </w:tr>
      <w:tr w:rsidR="00D73319" w:rsidTr="000979DE">
        <w:tc>
          <w:tcPr>
            <w:tcW w:w="1980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D73319" w:rsidRDefault="00D73319" w:rsidP="000979DE">
            <w:pPr>
              <w:jc w:val="center"/>
            </w:pPr>
            <w:r>
              <w:t>Allopatric species (&lt;95% identity)</w:t>
            </w:r>
          </w:p>
        </w:tc>
        <w:tc>
          <w:tcPr>
            <w:tcW w:w="5093" w:type="dxa"/>
            <w:gridSpan w:val="2"/>
            <w:tcBorders>
              <w:bottom w:val="single" w:sz="12" w:space="0" w:color="auto"/>
            </w:tcBorders>
            <w:vAlign w:val="center"/>
          </w:tcPr>
          <w:p w:rsidR="00D73319" w:rsidRDefault="00D73319" w:rsidP="000979DE">
            <w:pPr>
              <w:jc w:val="center"/>
            </w:pPr>
            <w:r>
              <w:t>A</w:t>
            </w:r>
            <w:r w:rsidRPr="00282CB6">
              <w:t xml:space="preserve">nopheline species </w:t>
            </w:r>
            <w:r w:rsidRPr="0070670A">
              <w:rPr>
                <w:i/>
              </w:rPr>
              <w:t>not</w:t>
            </w:r>
            <w:r>
              <w:t xml:space="preserve"> </w:t>
            </w:r>
            <w:r w:rsidRPr="00282CB6">
              <w:t xml:space="preserve">known </w:t>
            </w:r>
            <w:r>
              <w:br/>
            </w:r>
            <w:r w:rsidRPr="00282CB6">
              <w:t xml:space="preserve">to </w:t>
            </w:r>
            <w:r>
              <w:t>occur</w:t>
            </w:r>
            <w:r w:rsidRPr="00282CB6">
              <w:t xml:space="preserve"> in Afrotropical region</w:t>
            </w:r>
          </w:p>
        </w:tc>
        <w:tc>
          <w:tcPr>
            <w:tcW w:w="1984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D73319" w:rsidRDefault="00D73319" w:rsidP="000979DE">
            <w:pPr>
              <w:jc w:val="center"/>
            </w:pPr>
            <w:r>
              <w:t>2; 4%</w:t>
            </w:r>
          </w:p>
        </w:tc>
      </w:tr>
    </w:tbl>
    <w:p w:rsidR="00D73319" w:rsidRDefault="00D73319" w:rsidP="00D73319"/>
    <w:p w:rsidR="00D73319" w:rsidRDefault="00D73319" w:rsidP="00D73319">
      <w:r>
        <w:t>References</w:t>
      </w:r>
    </w:p>
    <w:p w:rsidR="00D73319" w:rsidRDefault="00D73319" w:rsidP="00D73319"/>
    <w:p w:rsidR="00D73319" w:rsidRPr="00D73319" w:rsidRDefault="00D73319" w:rsidP="00D7331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73319">
        <w:t>1.</w:t>
      </w:r>
      <w:r w:rsidRPr="00D73319">
        <w:tab/>
        <w:t>Bandibabone J, Muhigwa JB, Agramonte NM, Zawadi B, Ombeni L, Corredor-Medina C, et al. Identification of Anopheles species in Sud Kivu, Democratic Republic of Congo, using molecular tools. Trans R Soc Trop Med Hyg.</w:t>
      </w:r>
      <w:r w:rsidRPr="00D73319">
        <w:rPr>
          <w:i/>
        </w:rPr>
        <w:t xml:space="preserve"> </w:t>
      </w:r>
      <w:r w:rsidRPr="00D73319">
        <w:t xml:space="preserve">2018;112 8:405-7; doi: 10.1093/trstmh/try069. </w:t>
      </w:r>
      <w:hyperlink r:id="rId6" w:history="1">
        <w:r w:rsidRPr="00D73319">
          <w:rPr>
            <w:rStyle w:val="Hyperlink"/>
          </w:rPr>
          <w:t>https://www.ncbi.nlm.nih.gov/pubmed/30085272</w:t>
        </w:r>
      </w:hyperlink>
      <w:r w:rsidRPr="00D73319">
        <w:t>.</w:t>
      </w:r>
    </w:p>
    <w:p w:rsidR="00D73319" w:rsidRPr="00D73319" w:rsidRDefault="00D73319" w:rsidP="00D73319">
      <w:pPr>
        <w:pStyle w:val="EndNoteBibliography"/>
        <w:spacing w:after="0"/>
        <w:ind w:left="720" w:hanging="720"/>
      </w:pPr>
      <w:r w:rsidRPr="00D73319">
        <w:t>2.</w:t>
      </w:r>
      <w:r w:rsidRPr="00D73319">
        <w:tab/>
        <w:t>Lemma W, Alemu K, Birhanie M, Worku L, Niedbalski J, McDowell MA, et al. Anopheles cinereus implicated as a vector of malaria transmission in the highlands of north-west Ethiopia. Parasit Vectors.</w:t>
      </w:r>
      <w:r w:rsidRPr="00D73319">
        <w:rPr>
          <w:i/>
        </w:rPr>
        <w:t xml:space="preserve"> </w:t>
      </w:r>
      <w:r w:rsidRPr="00D73319">
        <w:t xml:space="preserve">2019;12 1:557; doi: 10.1186/s13071-019-3797-9. </w:t>
      </w:r>
      <w:hyperlink r:id="rId7" w:history="1">
        <w:r w:rsidRPr="00D73319">
          <w:rPr>
            <w:rStyle w:val="Hyperlink"/>
          </w:rPr>
          <w:t>https://www.ncbi.nlm.nih.gov/pubmed/31767025</w:t>
        </w:r>
      </w:hyperlink>
      <w:r w:rsidRPr="00D73319">
        <w:t>.</w:t>
      </w:r>
    </w:p>
    <w:p w:rsidR="00D73319" w:rsidRPr="00D73319" w:rsidRDefault="00D73319" w:rsidP="00D73319">
      <w:pPr>
        <w:pStyle w:val="EndNoteBibliography"/>
        <w:spacing w:after="0"/>
        <w:ind w:left="720" w:hanging="720"/>
      </w:pPr>
      <w:r w:rsidRPr="00D73319">
        <w:t>3.</w:t>
      </w:r>
      <w:r w:rsidRPr="00D73319">
        <w:tab/>
        <w:t>St Laurent B, Cooke M, Krishnankutty SM, Asih P, Mueller JD, Kahindi S, et al. Molecular Characterization Reveals Diverse and Unknown Malaria Vectors in the Western Kenyan Highlands. Am J Trop Med Hyg.</w:t>
      </w:r>
      <w:r w:rsidRPr="00D73319">
        <w:rPr>
          <w:i/>
        </w:rPr>
        <w:t xml:space="preserve"> </w:t>
      </w:r>
      <w:r w:rsidRPr="00D73319">
        <w:t xml:space="preserve">2016;94 2:327-35; doi: 10.4269/ajtmh.15-0562. </w:t>
      </w:r>
      <w:hyperlink r:id="rId8" w:history="1">
        <w:r w:rsidRPr="00D73319">
          <w:rPr>
            <w:rStyle w:val="Hyperlink"/>
          </w:rPr>
          <w:t>https://www.ncbi.nlm.nih.gov/pubmed/26787150</w:t>
        </w:r>
      </w:hyperlink>
      <w:r w:rsidRPr="00D73319">
        <w:t>.</w:t>
      </w:r>
    </w:p>
    <w:p w:rsidR="00D73319" w:rsidRPr="00D73319" w:rsidRDefault="00D73319" w:rsidP="00D73319">
      <w:pPr>
        <w:pStyle w:val="EndNoteBibliography"/>
        <w:ind w:left="720" w:hanging="720"/>
      </w:pPr>
      <w:r w:rsidRPr="00D73319">
        <w:t>4.</w:t>
      </w:r>
      <w:r w:rsidRPr="00D73319">
        <w:tab/>
        <w:t>Lobo NF, St Laurent B, Sikaala CH, Hamainza B, Chanda J, Chinula D, et al. Unexpected diversity of Anopheles species in Eastern Zambia: implications for evaluating vector behavior and interventions using molecular tools. Sci Rep-Uk.</w:t>
      </w:r>
      <w:r w:rsidRPr="00D73319">
        <w:rPr>
          <w:i/>
        </w:rPr>
        <w:t xml:space="preserve"> </w:t>
      </w:r>
      <w:r w:rsidRPr="00D73319">
        <w:t>2015;5; doi: 10.1038/srep17952.</w:t>
      </w:r>
    </w:p>
    <w:p w:rsidR="00D73715" w:rsidRDefault="00D73319" w:rsidP="00D73319">
      <w:r>
        <w:fldChar w:fldCharType="end"/>
      </w:r>
    </w:p>
    <w:sectPr w:rsidR="00D73715" w:rsidSect="00D73319">
      <w:headerReference w:type="default" r:id="rId9"/>
      <w:footerReference w:type="default" r:id="rId10"/>
      <w:pgSz w:w="11906" w:h="16838"/>
      <w:pgMar w:top="1440" w:right="1440" w:bottom="1135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A564E" w:rsidRDefault="00CA564E" w:rsidP="00D73319">
      <w:pPr>
        <w:spacing w:after="0" w:line="240" w:lineRule="auto"/>
      </w:pPr>
      <w:r>
        <w:separator/>
      </w:r>
    </w:p>
  </w:endnote>
  <w:endnote w:type="continuationSeparator" w:id="0">
    <w:p w:rsidR="00CA564E" w:rsidRDefault="00CA564E" w:rsidP="00D733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942456104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:rsidR="00D73319" w:rsidRDefault="00D73319">
        <w:pPr>
          <w:pStyle w:val="Footer"/>
          <w:pBdr>
            <w:top w:val="single" w:sz="4" w:space="1" w:color="D9D9D9" w:themeColor="background1" w:themeShade="D9"/>
          </w:pBd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  <w:r>
          <w:t xml:space="preserve"> | </w:t>
        </w:r>
        <w:r>
          <w:rPr>
            <w:color w:val="7F7F7F" w:themeColor="background1" w:themeShade="7F"/>
            <w:spacing w:val="60"/>
          </w:rPr>
          <w:t>Page</w:t>
        </w:r>
      </w:p>
    </w:sdtContent>
  </w:sdt>
  <w:p w:rsidR="00D73319" w:rsidRDefault="00D7331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A564E" w:rsidRDefault="00CA564E" w:rsidP="00D73319">
      <w:pPr>
        <w:spacing w:after="0" w:line="240" w:lineRule="auto"/>
      </w:pPr>
      <w:r>
        <w:separator/>
      </w:r>
    </w:p>
  </w:footnote>
  <w:footnote w:type="continuationSeparator" w:id="0">
    <w:p w:rsidR="00CA564E" w:rsidRDefault="00CA564E" w:rsidP="00D7331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73319" w:rsidRPr="00D73319" w:rsidRDefault="00D73319" w:rsidP="00D73319">
    <w:pPr>
      <w:jc w:val="center"/>
      <w:rPr>
        <w:color w:val="808080" w:themeColor="background1" w:themeShade="80"/>
      </w:rPr>
    </w:pPr>
    <w:r w:rsidRPr="00D73319">
      <w:rPr>
        <w:color w:val="808080" w:themeColor="background1" w:themeShade="80"/>
      </w:rPr>
      <w:t xml:space="preserve">Cross </w:t>
    </w:r>
    <w:r w:rsidRPr="00D73319">
      <w:rPr>
        <w:i/>
        <w:color w:val="808080" w:themeColor="background1" w:themeShade="80"/>
      </w:rPr>
      <w:t>et al.</w:t>
    </w:r>
    <w:r>
      <w:t xml:space="preserve"> </w:t>
    </w:r>
    <w:r>
      <w:ptab w:relativeTo="margin" w:alignment="right" w:leader="none"/>
    </w:r>
    <w:r w:rsidRPr="00D73319">
      <w:rPr>
        <w:color w:val="808080" w:themeColor="background1" w:themeShade="80"/>
      </w:rPr>
      <w:t xml:space="preserve">Geographically extensive larval surveys reveal an unexpected scarcity of primary vector </w:t>
    </w:r>
    <w:r>
      <w:rPr>
        <w:color w:val="808080" w:themeColor="background1" w:themeShade="80"/>
      </w:rPr>
      <w:t xml:space="preserve">  </w:t>
    </w:r>
    <w:r>
      <w:rPr>
        <w:color w:val="808080" w:themeColor="background1" w:themeShade="80"/>
      </w:rPr>
      <w:br/>
      <w:t xml:space="preserve">                  </w:t>
    </w:r>
    <w:r w:rsidRPr="00D73319">
      <w:rPr>
        <w:color w:val="808080" w:themeColor="background1" w:themeShade="80"/>
      </w:rPr>
      <w:t>mosquitoes in a region of persistent malaria transmission in western Zambia</w:t>
    </w:r>
  </w:p>
  <w:p w:rsidR="00D73319" w:rsidRDefault="00D73319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arasites Vector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d0rvsvtfz0v0iefa09pe50idtar2f5r9wd5&quot;&gt;FLOODMAL&lt;record-ids&gt;&lt;item&gt;158&lt;/item&gt;&lt;item&gt;888&lt;/item&gt;&lt;item&gt;893&lt;/item&gt;&lt;item&gt;913&lt;/item&gt;&lt;/record-ids&gt;&lt;/item&gt;&lt;/Libraries&gt;"/>
  </w:docVars>
  <w:rsids>
    <w:rsidRoot w:val="00D73319"/>
    <w:rsid w:val="00CA564E"/>
    <w:rsid w:val="00D73319"/>
    <w:rsid w:val="00D737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F29625D"/>
  <w15:chartTrackingRefBased/>
  <w15:docId w15:val="{7CF0B2F7-677E-4D27-866B-B4CF121710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73319"/>
  </w:style>
  <w:style w:type="paragraph" w:styleId="Heading1">
    <w:name w:val="heading 1"/>
    <w:basedOn w:val="Normal"/>
    <w:next w:val="Normal"/>
    <w:link w:val="Heading1Char"/>
    <w:uiPriority w:val="9"/>
    <w:qFormat/>
    <w:rsid w:val="00D7331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7331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7331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D73319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D7331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7331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3319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D7331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7331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7331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73319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D73319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7331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73319"/>
  </w:style>
  <w:style w:type="paragraph" w:styleId="Footer">
    <w:name w:val="footer"/>
    <w:basedOn w:val="Normal"/>
    <w:link w:val="FooterChar"/>
    <w:uiPriority w:val="99"/>
    <w:unhideWhenUsed/>
    <w:rsid w:val="00D7331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7331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pubmed/26787150" TargetMode="Externa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s://www.ncbi.nlm.nih.gov/pubmed/31767025" TargetMode="External"/><Relationship Id="rId12" Type="http://schemas.openxmlformats.org/officeDocument/2006/relationships/glossaryDocument" Target="glossary/document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ncbi.nlm.nih.gov/pubmed/30085272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B23A9"/>
    <w:rsid w:val="00865AA2"/>
    <w:rsid w:val="00AB23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336835C26B3B47E68DBF406A4FA4E101">
    <w:name w:val="336835C26B3B47E68DBF406A4FA4E101"/>
    <w:rsid w:val="00AB23A9"/>
  </w:style>
  <w:style w:type="paragraph" w:customStyle="1" w:styleId="E3629868D8564BD984A4A660C6D09730">
    <w:name w:val="E3629868D8564BD984A4A660C6D09730"/>
    <w:rsid w:val="00AB23A9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</Pages>
  <Words>548</Words>
  <Characters>3129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berystwyth University</Company>
  <LinksUpToDate>false</LinksUpToDate>
  <CharactersWithSpaces>36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nall Cross [dec8]</dc:creator>
  <cp:keywords/>
  <dc:description/>
  <cp:lastModifiedBy>Donall Cross [dec8]</cp:lastModifiedBy>
  <cp:revision>1</cp:revision>
  <dcterms:created xsi:type="dcterms:W3CDTF">2020-07-13T09:50:00Z</dcterms:created>
  <dcterms:modified xsi:type="dcterms:W3CDTF">2020-07-13T09:58:00Z</dcterms:modified>
</cp:coreProperties>
</file>